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892D320"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and on both a control chow</w:t>
      </w:r>
      <w:r w:rsidR="007716CD">
        <w:t xml:space="preserve"> (% kcals in diet: Protein </w:t>
      </w:r>
      <w:r w:rsidR="004875ED">
        <w:t>22.3</w:t>
      </w:r>
      <w:r w:rsidR="007716CD">
        <w:t xml:space="preserve">%, Carbohydrate </w:t>
      </w:r>
      <w:r w:rsidR="004875ED">
        <w:t>61.7</w:t>
      </w:r>
      <w:r w:rsidR="007716CD">
        <w:t xml:space="preserve">%, Fat </w:t>
      </w:r>
      <w:r w:rsidR="004875ED">
        <w:t>1</w:t>
      </w:r>
      <w:r w:rsidR="0098231B">
        <w:t>6</w:t>
      </w:r>
      <w:r w:rsidR="007716CD">
        <w:t>%</w:t>
      </w:r>
      <w:r w:rsidR="0098231B">
        <w:t>)</w:t>
      </w:r>
      <w:r>
        <w:t xml:space="preserve"> and high fat high sucrose</w:t>
      </w:r>
      <w:r w:rsidR="00B41D25">
        <w:t xml:space="preserve"> (</w:t>
      </w:r>
      <w:r w:rsidR="00F9179E">
        <w:t>% kcals in diet: Protein</w:t>
      </w:r>
      <w:r w:rsidR="002B1EB1">
        <w:t xml:space="preserve"> 14.7%, Carbohydrate 40.7%, Fat 44.6%)</w:t>
      </w:r>
      <w: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1BB4A3F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w:t>
      </w:r>
      <w:proofErr w:type="gramStart"/>
      <w:r w:rsidR="0071130A">
        <w:t>data for</w:t>
      </w:r>
      <w:proofErr w:type="gramEnd"/>
      <w:r w:rsidR="0071130A">
        <w:t xml:space="preserve"> </w:t>
      </w:r>
      <w:r w:rsidR="00812A40" w:rsidRPr="00111D61">
        <w:t xml:space="preserve">162 </w:t>
      </w:r>
      <w:r w:rsidR="0071130A">
        <w:t xml:space="preserve">phenotypes,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proofErr w:type="gramStart"/>
      <w:r w:rsidR="00BC2D63">
        <w:t>)</w:t>
      </w:r>
      <w:r w:rsidR="0071130A">
        <w:t>, or</w:t>
      </w:r>
      <w:proofErr w:type="gramEnd"/>
      <w:r w:rsidR="0071130A">
        <w:t xml:space="preserve">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886343" w:rsidRPr="00105BC4">
        <w:t>a topical anesthetic</w:t>
      </w:r>
      <w:r w:rsidR="00886343">
        <w:t>)</w:t>
      </w:r>
      <w:r w:rsidR="00105BC4" w:rsidRPr="00105BC4">
        <w:t xml:space="preserve"> using a heparin-coated microcapillary tube and collected into a 1.5-ml </w:t>
      </w:r>
      <w:proofErr w:type="spellStart"/>
      <w:r w:rsidR="00105BC4" w:rsidRPr="00105BC4">
        <w:t>eppendorf</w:t>
      </w:r>
      <w:proofErr w:type="spellEnd"/>
      <w:r w:rsidR="00105BC4" w:rsidRPr="00105BC4">
        <w:t xml:space="preserve">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886343">
        <w:t>celcius</w:t>
      </w:r>
      <w:proofErr w:type="spellEnd"/>
      <w:r w:rsidR="00105BC4" w:rsidRPr="00105BC4">
        <w:t xml:space="preserve"> and removed into a clean </w:t>
      </w:r>
      <w:proofErr w:type="spellStart"/>
      <w:r w:rsidR="00105BC4" w:rsidRPr="00105BC4">
        <w:t>eppendorf</w:t>
      </w:r>
      <w:proofErr w:type="spellEnd"/>
      <w:r w:rsidR="00105BC4" w:rsidRPr="00105BC4">
        <w:t xml:space="preserve">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w:t>
      </w:r>
      <w:r w:rsidR="00111D61" w:rsidRPr="00D12B98">
        <w:lastRenderedPageBreak/>
        <w:t xml:space="preserve">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 xml:space="preserve">Diversity outbred mice exhibit diet and sex dependent variation in cholesterol </w:t>
      </w:r>
      <w:proofErr w:type="gramStart"/>
      <w:r>
        <w:t>levels</w:t>
      </w:r>
      <w:proofErr w:type="gramEnd"/>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 xml:space="preserve">Diet, triglycerides and calcium </w:t>
      </w:r>
      <w:proofErr w:type="gramStart"/>
      <w:r>
        <w:t>associate</w:t>
      </w:r>
      <w:proofErr w:type="gramEnd"/>
      <w:r>
        <w:t xml:space="preserv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w:t>
      </w:r>
      <w:r w:rsidR="006416DA">
        <w:lastRenderedPageBreak/>
        <w:t>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xml:space="preserve">.  </w:t>
      </w:r>
      <w:proofErr w:type="gramStart"/>
      <w:r>
        <w:t>Similar to</w:t>
      </w:r>
      <w:proofErr w:type="gramEnd"/>
      <w:r>
        <w:t xml:space="preserve">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64D670BE" w:rsidR="002F7AF7" w:rsidRDefault="00E86175" w:rsidP="004110BD">
      <w:r>
        <w:t xml:space="preserve">In this study we report an association between calcium and cholesterol in </w:t>
      </w:r>
      <w:r w:rsidR="002F7AF7">
        <w:t>two distinct mouse datasets</w:t>
      </w:r>
      <w:r w:rsidR="00B66305">
        <w:t xml:space="preserve">.  </w:t>
      </w:r>
      <w:r w:rsidR="008B0A52">
        <w:t xml:space="preserve">This relationship was similar across both sexes and over both normal chow and obesogenic high fat, high </w:t>
      </w:r>
      <w:r w:rsidR="008B0A52">
        <w:lastRenderedPageBreak/>
        <w:t>sucrose diet</w:t>
      </w:r>
      <w:r w:rsidR="002F7AF7">
        <w:t>s</w:t>
      </w:r>
      <w:r w:rsidR="008B0A52">
        <w:t xml:space="preserve">.  </w:t>
      </w:r>
      <w:r w:rsidR="004110BD">
        <w:t xml:space="preserve">We were not </w:t>
      </w:r>
      <w:r w:rsidR="004110BD">
        <w:t xml:space="preserve">surprised that HFHS containing </w:t>
      </w:r>
      <w:r w:rsidR="000C2B65">
        <w:t xml:space="preserve">approximately 45% </w:t>
      </w:r>
      <w:r w:rsidR="00797EC4">
        <w:t>of calories from fat</w:t>
      </w:r>
      <w:r w:rsidR="004110BD">
        <w:t xml:space="preserve"> elevated cholesterol by </w:t>
      </w:r>
      <w:r w:rsidR="00C906AB">
        <w:t>33.7 +/- 2.0 mg/dL</w:t>
      </w:r>
      <w:r w:rsidR="00C906AB">
        <w:t xml:space="preserve"> on average. </w:t>
      </w:r>
      <w:r w:rsidR="00351208">
        <w:t>This d</w:t>
      </w:r>
      <w:r w:rsidR="00351208">
        <w:t xml:space="preserve">iet effect </w:t>
      </w:r>
      <w:r w:rsidR="00351208">
        <w:t>was</w:t>
      </w:r>
      <w:r w:rsidR="00351208">
        <w:t xml:space="preserve"> </w:t>
      </w:r>
      <w:r w:rsidR="00351208">
        <w:t>expected however, the calcium relationship with cholesterol that was identified</w:t>
      </w:r>
      <w:r w:rsidR="00351208">
        <w:t xml:space="preserve"> was a unique observation</w:t>
      </w:r>
      <w:r w:rsidR="00351208">
        <w:t>.</w:t>
      </w:r>
      <w:r w:rsidR="0082091B">
        <w:t xml:space="preserve"> </w:t>
      </w:r>
      <w:r w:rsidR="008369EE">
        <w:t xml:space="preserve">As the magnitude of </w:t>
      </w:r>
      <w:r w:rsidR="00BB6B75">
        <w:t>elevations</w:t>
      </w:r>
      <w:r w:rsidR="00DA39DB">
        <w:t xml:space="preserve"> of cholesterol and calcium from HFHS diet were similar, it is reasonable to view </w:t>
      </w:r>
      <w:r w:rsidR="00D01721" w:rsidRPr="00D01721">
        <w:t>cholesterol and diet are independent predictors of calcium homeostasis</w:t>
      </w:r>
      <w:r w:rsidR="00D01721">
        <w:t xml:space="preserve">. </w:t>
      </w:r>
      <w:proofErr w:type="spellStart"/>
      <w:r w:rsidR="00C21E70">
        <w:t>Th</w:t>
      </w:r>
      <w:r w:rsidR="00B21E63">
        <w:t>is</w:t>
      </w:r>
      <w:proofErr w:type="spellEnd"/>
      <w:r w:rsidR="00C21E70">
        <w:t xml:space="preserv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w:t>
      </w:r>
      <w:proofErr w:type="gramStart"/>
      <w:r w:rsidR="00E52E9B">
        <w:t>relationship</w:t>
      </w:r>
      <w:proofErr w:type="gramEnd"/>
      <w:r w:rsidR="00E52E9B">
        <w:t xml:space="preserve">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w:t>
      </w:r>
      <w:proofErr w:type="gramStart"/>
      <w:r>
        <w:t>a large number of</w:t>
      </w:r>
      <w:proofErr w:type="gramEnd"/>
      <w:r>
        <w:t xml:space="preserve">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w:t>
      </w:r>
      <w:proofErr w:type="gramStart"/>
      <w:r w:rsidR="00DE1510">
        <w:t>the human</w:t>
      </w:r>
      <w:proofErr w:type="gramEnd"/>
      <w:r w:rsidR="00DE1510">
        <w:t xml:space="preserve"> studies.  </w:t>
      </w:r>
      <w:r w:rsidR="004D542D">
        <w:t xml:space="preserve">Our supervised machine learning approach used a </w:t>
      </w:r>
      <w:r w:rsidR="004D542D">
        <w:lastRenderedPageBreak/>
        <w:t xml:space="preserve">large number of measured phenotypes to predict calcium </w:t>
      </w:r>
      <w:proofErr w:type="gramStart"/>
      <w:r w:rsidR="004D542D">
        <w:t>levels, and</w:t>
      </w:r>
      <w:proofErr w:type="gramEnd"/>
      <w:r w:rsidR="004D542D">
        <w:t xml:space="preserve">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 xml:space="preserve">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w:t>
      </w:r>
      <w:proofErr w:type="gramStart"/>
      <w:r>
        <w:t>mice, and</w:t>
      </w:r>
      <w:proofErr w:type="gramEnd"/>
      <w:r>
        <w:t xml:space="preserve">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w:t>
      </w:r>
      <w:r w:rsidR="00E40246">
        <w:lastRenderedPageBreak/>
        <w:t>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 xml:space="preserve">The authors have no conflicts to </w:t>
      </w:r>
      <w:proofErr w:type="gramStart"/>
      <w:r>
        <w:t>declare</w:t>
      </w:r>
      <w:proofErr w:type="gramEnd"/>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lastRenderedPageBreak/>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lastRenderedPageBreak/>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lastRenderedPageBreak/>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lastRenderedPageBreak/>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 xml:space="preserve">Cholesterol levels are stable across time in </w:t>
      </w:r>
      <w:proofErr w:type="gramStart"/>
      <w:r>
        <w:rPr>
          <w:b/>
        </w:rPr>
        <w:t>diversity</w:t>
      </w:r>
      <w:proofErr w:type="gramEnd"/>
      <w:r>
        <w:rPr>
          <w:b/>
        </w:rPr>
        <w:t xml:space="preserve">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2482422">
    <w:abstractNumId w:val="7"/>
  </w:num>
  <w:num w:numId="2" w16cid:durableId="671492661">
    <w:abstractNumId w:val="5"/>
  </w:num>
  <w:num w:numId="3" w16cid:durableId="851535269">
    <w:abstractNumId w:val="8"/>
  </w:num>
  <w:num w:numId="4" w16cid:durableId="951321449">
    <w:abstractNumId w:val="4"/>
  </w:num>
  <w:num w:numId="5" w16cid:durableId="2248067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07208940">
    <w:abstractNumId w:val="6"/>
  </w:num>
  <w:num w:numId="7" w16cid:durableId="1906141305">
    <w:abstractNumId w:val="10"/>
  </w:num>
  <w:num w:numId="8" w16cid:durableId="1268460756">
    <w:abstractNumId w:val="2"/>
  </w:num>
  <w:num w:numId="9" w16cid:durableId="64226060">
    <w:abstractNumId w:val="12"/>
  </w:num>
  <w:num w:numId="10" w16cid:durableId="887914196">
    <w:abstractNumId w:val="1"/>
  </w:num>
  <w:num w:numId="11" w16cid:durableId="959920784">
    <w:abstractNumId w:val="9"/>
  </w:num>
  <w:num w:numId="12" w16cid:durableId="1710960132">
    <w:abstractNumId w:val="0"/>
  </w:num>
  <w:num w:numId="13" w16cid:durableId="150370261">
    <w:abstractNumId w:val="11"/>
  </w:num>
  <w:num w:numId="14" w16cid:durableId="12703097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26EB8"/>
    <w:rsid w:val="0004237E"/>
    <w:rsid w:val="000530ED"/>
    <w:rsid w:val="000625F9"/>
    <w:rsid w:val="000650FC"/>
    <w:rsid w:val="000A008F"/>
    <w:rsid w:val="000B2E8A"/>
    <w:rsid w:val="000C06E4"/>
    <w:rsid w:val="000C2B65"/>
    <w:rsid w:val="000C4958"/>
    <w:rsid w:val="0010510E"/>
    <w:rsid w:val="00105BC4"/>
    <w:rsid w:val="00107DAE"/>
    <w:rsid w:val="00111D61"/>
    <w:rsid w:val="0012187C"/>
    <w:rsid w:val="001340B0"/>
    <w:rsid w:val="00134794"/>
    <w:rsid w:val="00143D60"/>
    <w:rsid w:val="001651F4"/>
    <w:rsid w:val="0017038D"/>
    <w:rsid w:val="00181330"/>
    <w:rsid w:val="00182C82"/>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1EB1"/>
    <w:rsid w:val="002B2A55"/>
    <w:rsid w:val="002D2F28"/>
    <w:rsid w:val="002F7AF7"/>
    <w:rsid w:val="00305805"/>
    <w:rsid w:val="00351208"/>
    <w:rsid w:val="00372CFF"/>
    <w:rsid w:val="003A7331"/>
    <w:rsid w:val="003B394D"/>
    <w:rsid w:val="003C46F7"/>
    <w:rsid w:val="003E08CA"/>
    <w:rsid w:val="004013A7"/>
    <w:rsid w:val="00403545"/>
    <w:rsid w:val="004110BD"/>
    <w:rsid w:val="00414CEB"/>
    <w:rsid w:val="00415101"/>
    <w:rsid w:val="004541AB"/>
    <w:rsid w:val="004875ED"/>
    <w:rsid w:val="0048783D"/>
    <w:rsid w:val="004A3948"/>
    <w:rsid w:val="004B43E6"/>
    <w:rsid w:val="004C7DE0"/>
    <w:rsid w:val="004D542D"/>
    <w:rsid w:val="004E1849"/>
    <w:rsid w:val="004E1D77"/>
    <w:rsid w:val="004E1E43"/>
    <w:rsid w:val="005117D5"/>
    <w:rsid w:val="00546A2E"/>
    <w:rsid w:val="00563088"/>
    <w:rsid w:val="00567EB3"/>
    <w:rsid w:val="005D3422"/>
    <w:rsid w:val="005F3B22"/>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7CB"/>
    <w:rsid w:val="00802A87"/>
    <w:rsid w:val="00810119"/>
    <w:rsid w:val="008101D2"/>
    <w:rsid w:val="00812A40"/>
    <w:rsid w:val="00812E64"/>
    <w:rsid w:val="0082091B"/>
    <w:rsid w:val="008210DC"/>
    <w:rsid w:val="008369EE"/>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C47AD"/>
    <w:rsid w:val="009D2910"/>
    <w:rsid w:val="009F0E7E"/>
    <w:rsid w:val="009F5D1E"/>
    <w:rsid w:val="00A015D7"/>
    <w:rsid w:val="00A07221"/>
    <w:rsid w:val="00A2404E"/>
    <w:rsid w:val="00A34898"/>
    <w:rsid w:val="00A35CFB"/>
    <w:rsid w:val="00A45CB6"/>
    <w:rsid w:val="00A53691"/>
    <w:rsid w:val="00A54D21"/>
    <w:rsid w:val="00A8356A"/>
    <w:rsid w:val="00AA4501"/>
    <w:rsid w:val="00AA71B3"/>
    <w:rsid w:val="00AB6E43"/>
    <w:rsid w:val="00AD07B4"/>
    <w:rsid w:val="00AD22DF"/>
    <w:rsid w:val="00AD2F62"/>
    <w:rsid w:val="00AF24F7"/>
    <w:rsid w:val="00B063F8"/>
    <w:rsid w:val="00B21E63"/>
    <w:rsid w:val="00B24424"/>
    <w:rsid w:val="00B26227"/>
    <w:rsid w:val="00B41D25"/>
    <w:rsid w:val="00B5781A"/>
    <w:rsid w:val="00B66305"/>
    <w:rsid w:val="00B9731C"/>
    <w:rsid w:val="00BB6B75"/>
    <w:rsid w:val="00BC2D63"/>
    <w:rsid w:val="00BC4CE5"/>
    <w:rsid w:val="00BD227E"/>
    <w:rsid w:val="00BF3BE7"/>
    <w:rsid w:val="00C13CA6"/>
    <w:rsid w:val="00C21E70"/>
    <w:rsid w:val="00C25C2E"/>
    <w:rsid w:val="00C365BE"/>
    <w:rsid w:val="00C36BC2"/>
    <w:rsid w:val="00C40CDF"/>
    <w:rsid w:val="00C57455"/>
    <w:rsid w:val="00C74ADA"/>
    <w:rsid w:val="00C906AB"/>
    <w:rsid w:val="00C94146"/>
    <w:rsid w:val="00CA2D1E"/>
    <w:rsid w:val="00CD1A8A"/>
    <w:rsid w:val="00CF0667"/>
    <w:rsid w:val="00CF6D4C"/>
    <w:rsid w:val="00D01721"/>
    <w:rsid w:val="00D12B98"/>
    <w:rsid w:val="00D24431"/>
    <w:rsid w:val="00D554CB"/>
    <w:rsid w:val="00D609A7"/>
    <w:rsid w:val="00DA3158"/>
    <w:rsid w:val="00DA39DB"/>
    <w:rsid w:val="00DA4A35"/>
    <w:rsid w:val="00DC7459"/>
    <w:rsid w:val="00DD4486"/>
    <w:rsid w:val="00DE1510"/>
    <w:rsid w:val="00DE244E"/>
    <w:rsid w:val="00E00999"/>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E2436"/>
    <w:pPr>
      <w:spacing w:after="160" w:line="259" w:lineRule="auto"/>
    </w:pPr>
    <w:rPr>
      <w:sz w:val="22"/>
      <w:szCs w:val="22"/>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EE243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E2436"/>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rPr>
      <w:szCs w:val="24"/>
    </w:r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pPr>
      <w:spacing w:line="240" w:lineRule="auto"/>
    </w:pPr>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pPr>
      <w:spacing w:line="240" w:lineRule="auto"/>
    </w:pPr>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20705-04AA-5B48-A37B-8B8638F0E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13</Pages>
  <Words>22282</Words>
  <Characters>127014</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Cody Cousineau</cp:lastModifiedBy>
  <cp:revision>56</cp:revision>
  <dcterms:created xsi:type="dcterms:W3CDTF">2022-11-27T15:44:00Z</dcterms:created>
  <dcterms:modified xsi:type="dcterms:W3CDTF">2023-03-22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